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FBDC0" w14:textId="2688AFA8" w:rsidR="0072429A" w:rsidRDefault="00EA7F1B" w:rsidP="0072429A">
      <w:pPr>
        <w:jc w:val="right"/>
        <w:rPr>
          <w:rFonts w:ascii="Times New Roman" w:hAnsi="Times New Roman" w:cs="Times New Roman"/>
        </w:rPr>
      </w:pPr>
      <w:r>
        <w:rPr>
          <w:rFonts w:ascii="Times New Roman" w:hAnsi="Times New Roman" w:cs="Times New Roman"/>
        </w:rPr>
        <w:t>April 3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33A19FAB"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72429A">
        <w:rPr>
          <w:rFonts w:ascii="Times New Roman" w:hAnsi="Times New Roman" w:cs="Times New Roman"/>
        </w:rPr>
        <w:t xml:space="preserve">. </w:t>
      </w:r>
      <w:r w:rsidR="00B9377A">
        <w:rPr>
          <w:rFonts w:ascii="Times New Roman" w:hAnsi="Times New Roman" w:cs="Times New Roman"/>
        </w:rPr>
        <w:t>T</w:t>
      </w:r>
      <w:r w:rsidR="0072429A">
        <w:rPr>
          <w:rFonts w:ascii="Times New Roman" w:hAnsi="Times New Roman" w:cs="Times New Roman"/>
        </w:rPr>
        <w:t xml:space="preserve">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begin by highlighting 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D770AD1" w:rsidR="0072429A" w:rsidRDefault="0072429A" w:rsidP="0072429A">
      <w:pPr>
        <w:rPr>
          <w:rFonts w:ascii="Times New Roman" w:hAnsi="Times New Roman" w:cs="Times New Roman"/>
        </w:rPr>
      </w:pPr>
      <w:r>
        <w:rPr>
          <w:rFonts w:ascii="Times New Roman" w:hAnsi="Times New Roman" w:cs="Times New Roman"/>
        </w:rPr>
        <w:t>Major Changes</w:t>
      </w:r>
    </w:p>
    <w:p w14:paraId="78FAB1FD" w14:textId="29092673"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 xml:space="preserve">R1 suggests I more fully position my argument with respect to the broader literature </w:t>
      </w:r>
      <w:proofErr w:type="gramStart"/>
      <w:r>
        <w:rPr>
          <w:rFonts w:ascii="Times New Roman" w:hAnsi="Times New Roman" w:cs="Times New Roman"/>
        </w:rPr>
        <w:t>on  decentralization</w:t>
      </w:r>
      <w:proofErr w:type="gramEnd"/>
      <w:r>
        <w:rPr>
          <w:rFonts w:ascii="Times New Roman" w:hAnsi="Times New Roman" w:cs="Times New Roman"/>
        </w:rPr>
        <w:t>.</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p>
    <w:p w14:paraId="41E4F1E2" w14:textId="77777777" w:rsidR="00980EAB" w:rsidRDefault="00980EAB" w:rsidP="002E62AC">
      <w:pPr>
        <w:pStyle w:val="ListParagraph"/>
        <w:numPr>
          <w:ilvl w:val="0"/>
          <w:numId w:val="1"/>
        </w:numPr>
        <w:rPr>
          <w:rFonts w:ascii="Times New Roman" w:hAnsi="Times New Roman" w:cs="Times New Roman"/>
        </w:rPr>
      </w:pPr>
    </w:p>
    <w:p w14:paraId="211855E0" w14:textId="204CEB20" w:rsidR="004739FF" w:rsidRDefault="004739FF" w:rsidP="002E62AC">
      <w:pPr>
        <w:pStyle w:val="ListParagraph"/>
        <w:numPr>
          <w:ilvl w:val="0"/>
          <w:numId w:val="1"/>
        </w:numPr>
        <w:rPr>
          <w:rFonts w:ascii="Times New Roman" w:hAnsi="Times New Roman" w:cs="Times New Roman"/>
        </w:rPr>
      </w:pPr>
      <w:r>
        <w:rPr>
          <w:rFonts w:ascii="Times New Roman" w:hAnsi="Times New Roman" w:cs="Times New Roman"/>
        </w:rPr>
        <w:t>R2 notes inconsistency in the dependent variable—am I talking about decentralization outcomes or the pursuing of decentralization</w:t>
      </w:r>
      <w:r w:rsidR="00E8217D">
        <w:rPr>
          <w:rFonts w:ascii="Times New Roman" w:hAnsi="Times New Roman" w:cs="Times New Roman"/>
        </w:rPr>
        <w:t>?</w:t>
      </w:r>
      <w:r>
        <w:rPr>
          <w:rFonts w:ascii="Times New Roman" w:hAnsi="Times New Roman" w:cs="Times New Roman"/>
        </w:rPr>
        <w:t xml:space="preserve"> My manuscript is interested in the first, but as I elaborate in my response below, this has implications for the second. I do flesh out this distinction in the paper and focus more clearly on the determinants of decisions to decentralize. </w:t>
      </w:r>
    </w:p>
    <w:p w14:paraId="01F5FCB6" w14:textId="16C0BEAB" w:rsidR="0003156E" w:rsidRDefault="0003156E" w:rsidP="00D22D72">
      <w:pPr>
        <w:pStyle w:val="ListParagraph"/>
        <w:numPr>
          <w:ilvl w:val="0"/>
          <w:numId w:val="1"/>
        </w:numPr>
        <w:rPr>
          <w:rFonts w:ascii="Times New Roman" w:hAnsi="Times New Roman" w:cs="Times New Roman"/>
        </w:rPr>
      </w:pPr>
      <w:r>
        <w:rPr>
          <w:rFonts w:ascii="Times New Roman" w:hAnsi="Times New Roman" w:cs="Times New Roman"/>
        </w:rPr>
        <w:t>R1 suggests a conceptual beefing up of the article. I have redrawn the theoretical section to focus on actors and incentive</w:t>
      </w:r>
      <w:r w:rsidR="00E45B85">
        <w:rPr>
          <w:rFonts w:ascii="Times New Roman" w:hAnsi="Times New Roman" w:cs="Times New Roman"/>
        </w:rPr>
        <w:t>s.</w:t>
      </w:r>
      <w:r>
        <w:rPr>
          <w:rFonts w:ascii="Times New Roman" w:hAnsi="Times New Roman" w:cs="Times New Roman"/>
        </w:rPr>
        <w:t xml:space="preserve"> </w:t>
      </w:r>
    </w:p>
    <w:p w14:paraId="0C894F8F" w14:textId="63030727" w:rsidR="00771A11" w:rsidRDefault="00771A11"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I frame the paper as theory building and suggests placing less attention to the </w:t>
      </w:r>
      <w:proofErr w:type="spellStart"/>
      <w:r>
        <w:rPr>
          <w:rFonts w:ascii="Times New Roman" w:hAnsi="Times New Roman" w:cs="Times New Roman"/>
        </w:rPr>
        <w:t>quantative</w:t>
      </w:r>
      <w:proofErr w:type="spellEnd"/>
      <w:r>
        <w:rPr>
          <w:rFonts w:ascii="Times New Roman" w:hAnsi="Times New Roman" w:cs="Times New Roman"/>
        </w:rPr>
        <w:t xml:space="preserve"> results. I agree. I have placed more focus on the case studies and the theoretical discussion as a theory building exercise with a quantitative plausibility test instead of the regression as the main part of the paper. This gives me more space to develop the theory and concepts, R1 wanted. </w:t>
      </w:r>
    </w:p>
    <w:p w14:paraId="7F256E36" w14:textId="77777777" w:rsidR="00771A11" w:rsidRPr="00771A11" w:rsidRDefault="00771A11" w:rsidP="00771A11">
      <w:pPr>
        <w:rPr>
          <w:rFonts w:ascii="Times New Roman" w:hAnsi="Times New Roman" w:cs="Times New Roman"/>
        </w:rPr>
      </w:pPr>
    </w:p>
    <w:p w14:paraId="1514CC60" w14:textId="59F13A38" w:rsidR="0072429A" w:rsidRDefault="0072429A" w:rsidP="0072429A">
      <w:pPr>
        <w:rPr>
          <w:rFonts w:ascii="Times New Roman" w:hAnsi="Times New Roman" w:cs="Times New Roman"/>
        </w:rPr>
      </w:pPr>
    </w:p>
    <w:p w14:paraId="5FF91BD5" w14:textId="0A42BD47" w:rsidR="00127987" w:rsidRDefault="0072429A" w:rsidP="0072429A">
      <w:pPr>
        <w:rPr>
          <w:rFonts w:ascii="Times New Roman" w:hAnsi="Times New Roman" w:cs="Times New Roman"/>
        </w:rPr>
      </w:pPr>
      <w:r>
        <w:rPr>
          <w:rFonts w:ascii="Times New Roman" w:hAnsi="Times New Roman" w:cs="Times New Roman"/>
        </w:rPr>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2A8CCACE" w14:textId="57A52E84" w:rsidR="00406FC9"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p>
    <w:p w14:paraId="01C10D2D" w14:textId="77777777" w:rsidR="00406FC9" w:rsidRDefault="00406FC9" w:rsidP="007D49DC">
      <w:pPr>
        <w:rPr>
          <w:rFonts w:ascii="Times New Roman" w:hAnsi="Times New Roman" w:cs="Times New Roman"/>
        </w:rPr>
      </w:pPr>
    </w:p>
    <w:p w14:paraId="1D02326F" w14:textId="6BE613DD" w:rsidR="00980EAB" w:rsidRDefault="007A1FC3" w:rsidP="007D49DC">
      <w:pPr>
        <w:rPr>
          <w:rFonts w:ascii="Times New Roman" w:hAnsi="Times New Roman" w:cs="Times New Roman"/>
        </w:rPr>
      </w:pPr>
      <w:proofErr w:type="spellStart"/>
      <w:r>
        <w:rPr>
          <w:rFonts w:ascii="Times New Roman" w:hAnsi="Times New Roman" w:cs="Times New Roman"/>
        </w:rPr>
        <w:t>Falleti’s</w:t>
      </w:r>
      <w:proofErr w:type="spellEnd"/>
      <w:r>
        <w:rPr>
          <w:rFonts w:ascii="Times New Roman" w:hAnsi="Times New Roman" w:cs="Times New Roman"/>
        </w:rPr>
        <w:t xml:space="preserve"> stance</w:t>
      </w:r>
      <w:r w:rsidR="00B0522B">
        <w:rPr>
          <w:rFonts w:ascii="Times New Roman" w:hAnsi="Times New Roman" w:cs="Times New Roman"/>
        </w:rPr>
        <w:t xml:space="preserve"> springs from her analytical focus on “big countries”, w</w:t>
      </w:r>
      <w:r w:rsidR="0093277A">
        <w:rPr>
          <w:rFonts w:ascii="Times New Roman" w:hAnsi="Times New Roman" w:cs="Times New Roman"/>
        </w:rPr>
        <w:t>hereas</w:t>
      </w:r>
      <w:r w:rsidR="00B0522B">
        <w:rPr>
          <w:rFonts w:ascii="Times New Roman" w:hAnsi="Times New Roman" w:cs="Times New Roman"/>
        </w:rPr>
        <w:t xml:space="preserve"> piecemeal decentralization initiatives are much more common in smaller, </w:t>
      </w:r>
      <w:r w:rsidR="007D49DC">
        <w:rPr>
          <w:rFonts w:ascii="Times New Roman" w:hAnsi="Times New Roman" w:cs="Times New Roman"/>
        </w:rPr>
        <w:t>unitary countries.</w:t>
      </w:r>
      <w:r w:rsidR="00980EAB">
        <w:rPr>
          <w:rFonts w:ascii="Times New Roman" w:hAnsi="Times New Roman" w:cs="Times New Roman"/>
        </w:rPr>
        <w:t xml:space="preserve"> This is a point that 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Pr>
          <w:rFonts w:ascii="Times New Roman" w:hAnsi="Times New Roman" w:cs="Times New Roman"/>
        </w:rPr>
        <w:t xml:space="preserve">. </w:t>
      </w:r>
      <w:proofErr w:type="spellStart"/>
      <w:r>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ork now features more prominently in </w:t>
      </w:r>
      <w:r>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9C0734">
        <w:rPr>
          <w:rFonts w:ascii="Times New Roman" w:hAnsi="Times New Roman" w:cs="Times New Roman"/>
        </w:rPr>
        <w:t>(</w:t>
      </w:r>
      <w:r w:rsidR="00C31BCD">
        <w:rPr>
          <w:rFonts w:ascii="Times New Roman" w:hAnsi="Times New Roman" w:cs="Times New Roman"/>
        </w:rPr>
        <w:t>I’ll note also that the analytical point that small countries and their experiences with decentralization can inform theories of what happens in bigger countries, which only clicked for me with your engagement with my work, is now highlighted in the conclusion.</w:t>
      </w:r>
      <w:r w:rsidR="009C0734">
        <w:rPr>
          <w:rFonts w:ascii="Times New Roman" w:hAnsi="Times New Roman" w:cs="Times New Roman"/>
        </w:rPr>
        <w:t>)</w:t>
      </w:r>
      <w:r w:rsidR="003A366D">
        <w:rPr>
          <w:rFonts w:ascii="Times New Roman" w:hAnsi="Times New Roman" w:cs="Times New Roman"/>
        </w:rPr>
        <w:t xml:space="preserve"> </w:t>
      </w:r>
      <w:r w:rsidR="003A366D" w:rsidRPr="007A1FC3">
        <w:rPr>
          <w:rFonts w:ascii="Times New Roman" w:hAnsi="Times New Roman" w:cs="Times New Roman"/>
          <w:b/>
          <w:bCs/>
          <w:i/>
          <w:iCs/>
          <w:u w:val="single"/>
        </w:rPr>
        <w:t>It does raise the question of scope conditions, perhaps my theory applies only to unitary countries. But this is an empirical question that deserves more attention on the other side of the debate.</w:t>
      </w:r>
      <w:r w:rsidR="003A366D">
        <w:rPr>
          <w:rFonts w:ascii="Times New Roman" w:hAnsi="Times New Roman" w:cs="Times New Roman"/>
        </w:rPr>
        <w:t xml:space="preserve"> </w:t>
      </w:r>
    </w:p>
    <w:p w14:paraId="14E5D5C6" w14:textId="5046D8AE" w:rsidR="00127987" w:rsidRDefault="00127987" w:rsidP="007D49DC">
      <w:pPr>
        <w:rPr>
          <w:rFonts w:ascii="Times New Roman" w:hAnsi="Times New Roman" w:cs="Times New Roman"/>
        </w:rPr>
      </w:pPr>
    </w:p>
    <w:p w14:paraId="06A08B89" w14:textId="56A7D01F" w:rsidR="00980EAB" w:rsidRDefault="00127987" w:rsidP="007D49DC">
      <w:pPr>
        <w:rPr>
          <w:rFonts w:ascii="Times New Roman" w:hAnsi="Times New Roman" w:cs="Times New Roman"/>
        </w:rPr>
      </w:pPr>
      <w:r>
        <w:rPr>
          <w:rFonts w:ascii="Times New Roman" w:hAnsi="Times New Roman" w:cs="Times New Roman"/>
        </w:rPr>
        <w:t xml:space="preserve">I do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3181CF7F" w:rsidR="004B2CF1" w:rsidRDefault="004B2CF1" w:rsidP="004B2CF1">
      <w:pPr>
        <w:rPr>
          <w:rFonts w:ascii="Times New Roman" w:hAnsi="Times New Roman" w:cs="Times New Roman"/>
        </w:rPr>
      </w:pPr>
    </w:p>
    <w:p w14:paraId="5C01FF9F" w14:textId="3CA06CC6" w:rsidR="00741520" w:rsidRDefault="00741520" w:rsidP="004B2CF1">
      <w:pPr>
        <w:rPr>
          <w:rFonts w:ascii="Times New Roman" w:hAnsi="Times New Roman" w:cs="Times New Roman"/>
        </w:rPr>
      </w:pPr>
      <w:r>
        <w:rPr>
          <w:rFonts w:ascii="Times New Roman" w:hAnsi="Times New Roman" w:cs="Times New Roman"/>
        </w:rPr>
        <w:t>Teacher’s union link to the opposition (OUL)</w:t>
      </w:r>
    </w:p>
    <w:p w14:paraId="6115B452" w14:textId="77777777" w:rsidR="00741520" w:rsidRDefault="00741520" w:rsidP="004B2CF1">
      <w:pPr>
        <w:rPr>
          <w:rFonts w:ascii="Times New Roman" w:hAnsi="Times New Roman" w:cs="Times New Roman"/>
        </w:rPr>
      </w:pPr>
    </w:p>
    <w:p w14:paraId="26D71DEE" w14:textId="29D37D7C" w:rsidR="00894F17" w:rsidRDefault="00741520" w:rsidP="004B2CF1">
      <w:pPr>
        <w:rPr>
          <w:rFonts w:ascii="Times New Roman" w:hAnsi="Times New Roman" w:cs="Times New Roman"/>
        </w:rPr>
      </w:pPr>
      <w:r>
        <w:rPr>
          <w:rFonts w:ascii="Times New Roman" w:hAnsi="Times New Roman" w:cs="Times New Roman"/>
        </w:rPr>
        <w:t>Electoral competition</w:t>
      </w:r>
    </w:p>
    <w:p w14:paraId="4DE7168F" w14:textId="77777777" w:rsidR="00741520" w:rsidRDefault="00741520" w:rsidP="004B2CF1">
      <w:pPr>
        <w:rPr>
          <w:rFonts w:ascii="Times New Roman" w:hAnsi="Times New Roman" w:cs="Times New Roman"/>
        </w:rPr>
      </w:pPr>
    </w:p>
    <w:p w14:paraId="1DC24123" w14:textId="4F421076" w:rsidR="00894F17" w:rsidRPr="004B2CF1" w:rsidRDefault="00894F17" w:rsidP="004B2CF1">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be conceptually more precise, I replace “electoral strategy” with the particular outcom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w:t>
      </w:r>
      <w:r w:rsidRPr="0003156E">
        <w:rPr>
          <w:rFonts w:ascii="Times New Roman" w:hAnsi="Times New Roman" w:cs="Times New Roman"/>
        </w:rPr>
        <w:lastRenderedPageBreak/>
        <w: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77777777" w:rsidR="00771A11" w:rsidRDefault="00771A11" w:rsidP="0003156E">
      <w:pPr>
        <w:pStyle w:val="ListParagraph"/>
        <w:numPr>
          <w:ilvl w:val="0"/>
          <w:numId w:val="2"/>
        </w:numPr>
        <w:rPr>
          <w:rFonts w:ascii="Times New Roman" w:hAnsi="Times New Roman" w:cs="Times New Roman"/>
        </w:rPr>
      </w:pPr>
    </w:p>
    <w:p w14:paraId="1006FFD9" w14:textId="427456FF"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18755A03" w14:textId="014A8CDC" w:rsidR="00A210BE"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A210BE">
        <w:rPr>
          <w:rFonts w:ascii="Times New Roman" w:hAnsi="Times New Roman" w:cs="Times New Roman"/>
        </w:rPr>
        <w:t xml:space="preserve">The d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or perhaps return to) of two-party system. </w:t>
      </w:r>
    </w:p>
    <w:p w14:paraId="64619376" w14:textId="77777777" w:rsidR="00A210BE" w:rsidRDefault="00A210BE" w:rsidP="005A0B86">
      <w:pPr>
        <w:rPr>
          <w:rFonts w:ascii="Times New Roman" w:hAnsi="Times New Roman" w:cs="Times New Roman"/>
        </w:rPr>
      </w:pPr>
    </w:p>
    <w:p w14:paraId="294D5694" w14:textId="690AF4E3" w:rsidR="0076191C" w:rsidRDefault="0076191C" w:rsidP="005A0B86">
      <w:pPr>
        <w:rPr>
          <w:rFonts w:ascii="Times New Roman" w:hAnsi="Times New Roman" w:cs="Times New Roman"/>
        </w:rPr>
      </w:pPr>
      <w:r>
        <w:rPr>
          <w:rFonts w:ascii="Times New Roman" w:hAnsi="Times New Roman" w:cs="Times New Roman"/>
        </w:rPr>
        <w:t xml:space="preserve">While they are surely not perfect comparisons,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0E3B4483"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w:t>
      </w:r>
      <w:r w:rsidR="00684AD0">
        <w:rPr>
          <w:rFonts w:ascii="Times New Roman" w:hAnsi="Times New Roman" w:cs="Times New Roman"/>
        </w:rPr>
        <w:lastRenderedPageBreak/>
        <w:t xml:space="preserve">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60CD2A63" w:rsidR="0072429A" w:rsidRDefault="0072429A" w:rsidP="0072429A">
      <w:pPr>
        <w:rPr>
          <w:rFonts w:ascii="Times New Roman" w:hAnsi="Times New Roman" w:cs="Times New Roman"/>
        </w:rPr>
      </w:pPr>
      <w:r>
        <w:rPr>
          <w:rFonts w:ascii="Times New Roman" w:hAnsi="Times New Roman" w:cs="Times New Roman"/>
        </w:rPr>
        <w:t>Reply to Reviewer 2</w:t>
      </w: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4D1C0FC3" w14:textId="77777777" w:rsidR="009E6910" w:rsidRPr="009E6910" w:rsidRDefault="009E6910" w:rsidP="009E69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E6910">
        <w:rPr>
          <w:rFonts w:ascii="Times New Roman" w:hAnsi="Times New Roman" w:cs="Times New Roman"/>
        </w:rPr>
        <w:t xml:space="preserve">Arcia, Gustavo, and Humberto Belli. 1990. </w:t>
      </w:r>
      <w:r w:rsidRPr="009E6910">
        <w:rPr>
          <w:rFonts w:ascii="Times New Roman" w:hAnsi="Times New Roman" w:cs="Times New Roman"/>
          <w:i/>
          <w:iCs/>
        </w:rPr>
        <w:t>Rebuilding the Social Contract: School Autonomy in Nicaragua</w:t>
      </w:r>
      <w:r w:rsidRPr="009E6910">
        <w:rPr>
          <w:rFonts w:ascii="Times New Roman" w:hAnsi="Times New Roman" w:cs="Times New Roman"/>
        </w:rPr>
        <w:t>. Washington, DC: The World Bank.</w:t>
      </w:r>
    </w:p>
    <w:p w14:paraId="489597D0"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Bohlken, Anjali Thomas. 2016. </w:t>
      </w:r>
      <w:r w:rsidRPr="009E6910">
        <w:rPr>
          <w:rFonts w:ascii="Times New Roman" w:hAnsi="Times New Roman" w:cs="Times New Roman"/>
          <w:i/>
          <w:iCs/>
        </w:rPr>
        <w:t>Democratization from Above: The Logic of Local Democracy in the Developing World</w:t>
      </w:r>
      <w:r w:rsidRPr="009E6910">
        <w:rPr>
          <w:rFonts w:ascii="Times New Roman" w:hAnsi="Times New Roman" w:cs="Times New Roman"/>
        </w:rPr>
        <w:t>. Cambridge University Press.</w:t>
      </w:r>
    </w:p>
    <w:p w14:paraId="2DEDD696"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Edwards Jr, D. Brent. 2017. </w:t>
      </w:r>
      <w:r w:rsidRPr="009E6910">
        <w:rPr>
          <w:rFonts w:ascii="Times New Roman" w:hAnsi="Times New Roman" w:cs="Times New Roman"/>
          <w:i/>
          <w:iCs/>
        </w:rPr>
        <w:t>The Trajectory of Global Education Policy: Community-Based Management in El Salvador and the Global Reform Agenda</w:t>
      </w:r>
      <w:r w:rsidRPr="009E6910">
        <w:rPr>
          <w:rFonts w:ascii="Times New Roman" w:hAnsi="Times New Roman" w:cs="Times New Roman"/>
        </w:rPr>
        <w:t>. Springer.</w:t>
      </w:r>
    </w:p>
    <w:p w14:paraId="184E1209"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Falleti, Tulia. 2010. </w:t>
      </w:r>
      <w:r w:rsidRPr="009E6910">
        <w:rPr>
          <w:rFonts w:ascii="Times New Roman" w:hAnsi="Times New Roman" w:cs="Times New Roman"/>
          <w:i/>
          <w:iCs/>
        </w:rPr>
        <w:t>Decentralization and Subnational Politics in Latin America</w:t>
      </w:r>
      <w:r w:rsidRPr="009E6910">
        <w:rPr>
          <w:rFonts w:ascii="Times New Roman" w:hAnsi="Times New Roman" w:cs="Times New Roman"/>
        </w:rPr>
        <w:t>. Cambridge University Press.</w:t>
      </w:r>
    </w:p>
    <w:p w14:paraId="06169912"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Gershberg, Alec Ian, and Ben Meade. 2005. “Parental Contributions, School‐level Finances and Decentralization: An Analysis of Nicaraguan Autonomous School Budgets.” </w:t>
      </w:r>
      <w:r w:rsidRPr="009E6910">
        <w:rPr>
          <w:rFonts w:ascii="Times New Roman" w:hAnsi="Times New Roman" w:cs="Times New Roman"/>
          <w:i/>
          <w:iCs/>
        </w:rPr>
        <w:t>Comparative Education</w:t>
      </w:r>
      <w:r w:rsidRPr="009E6910">
        <w:rPr>
          <w:rFonts w:ascii="Times New Roman" w:hAnsi="Times New Roman" w:cs="Times New Roman"/>
        </w:rPr>
        <w:t xml:space="preserve"> 41(3): 291–308.</w:t>
      </w:r>
    </w:p>
    <w:p w14:paraId="2BFB0B0D"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Jimenez, Emmanuel, and Yasuyuki Sawada. 1998. </w:t>
      </w:r>
      <w:r w:rsidRPr="009E6910">
        <w:rPr>
          <w:rFonts w:ascii="Times New Roman" w:hAnsi="Times New Roman" w:cs="Times New Roman"/>
          <w:i/>
          <w:iCs/>
        </w:rPr>
        <w:t>Do Community-Managed Schools Work? An Evaluation of El Salvador’s EDUCO Program</w:t>
      </w:r>
      <w:r w:rsidRPr="009E6910">
        <w:rPr>
          <w:rFonts w:ascii="Times New Roman" w:hAnsi="Times New Roman" w:cs="Times New Roman"/>
        </w:rPr>
        <w:t>. Washington, DC: World Bank.</w:t>
      </w:r>
    </w:p>
    <w:p w14:paraId="58E3BE73"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Kubal, Mary Rose. 2003. “The Politics of Education Decentralization in Latin America: Rhetoric and Reality in Chile, Mexico, Argentina, and Nicaragua.” In </w:t>
      </w:r>
      <w:r w:rsidRPr="009E6910">
        <w:rPr>
          <w:rFonts w:ascii="Times New Roman" w:hAnsi="Times New Roman" w:cs="Times New Roman"/>
          <w:i/>
          <w:iCs/>
        </w:rPr>
        <w:t>Meeting of the Latin American Studies …</w:t>
      </w:r>
      <w:r w:rsidRPr="009E6910">
        <w:rPr>
          <w:rFonts w:ascii="Times New Roman" w:hAnsi="Times New Roman" w:cs="Times New Roman"/>
        </w:rPr>
        <w:t>, Dallas, TX. https://www.academia.edu/1753749/The_Politics_of_Education_Decentralization_in_Latin_America_Rhetoric_and_Reality_in_Chile_Mexico_Argentina_and_Nicaragua (March 25, 2020).</w:t>
      </w:r>
    </w:p>
    <w:p w14:paraId="340E1B9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Meza, Darlyn, José L. Guzman, and Lorena De Varela. 2004. </w:t>
      </w:r>
      <w:r w:rsidRPr="009E6910">
        <w:rPr>
          <w:rFonts w:ascii="Times New Roman" w:hAnsi="Times New Roman" w:cs="Times New Roman"/>
          <w:i/>
          <w:iCs/>
        </w:rPr>
        <w:t>EDUCO: Un Programa de Eduación Administrado Por La Comunidad En Las Zonas Rurales de El Salvador (1991-2003)</w:t>
      </w:r>
      <w:r w:rsidRPr="009E6910">
        <w:rPr>
          <w:rFonts w:ascii="Times New Roman" w:hAnsi="Times New Roman" w:cs="Times New Roman"/>
        </w:rPr>
        <w:t>. Washington, DC: World Bank.</w:t>
      </w:r>
    </w:p>
    <w:p w14:paraId="1C464E13"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Niedzwiecki, Sara. 2018. </w:t>
      </w:r>
      <w:r w:rsidRPr="009E6910">
        <w:rPr>
          <w:rFonts w:ascii="Times New Roman" w:hAnsi="Times New Roman" w:cs="Times New Roman"/>
          <w:i/>
          <w:iCs/>
        </w:rPr>
        <w:t>Uneven Social Policies: The Politics of Subnational Variation in Latin America</w:t>
      </w:r>
      <w:r w:rsidRPr="009E6910">
        <w:rPr>
          <w:rFonts w:ascii="Times New Roman" w:hAnsi="Times New Roman" w:cs="Times New Roman"/>
        </w:rPr>
        <w:t>. Cambridge University Press.</w:t>
      </w:r>
    </w:p>
    <w:p w14:paraId="502DE1E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O’Neill, Kathleen. 2003. “Decentralization as an Electoral Strategy.” </w:t>
      </w:r>
      <w:r w:rsidRPr="009E6910">
        <w:rPr>
          <w:rFonts w:ascii="Times New Roman" w:hAnsi="Times New Roman" w:cs="Times New Roman"/>
          <w:i/>
          <w:iCs/>
        </w:rPr>
        <w:t>Comparative Political Studies</w:t>
      </w:r>
      <w:r w:rsidRPr="009E6910">
        <w:rPr>
          <w:rFonts w:ascii="Times New Roman" w:hAnsi="Times New Roman" w:cs="Times New Roman"/>
        </w:rPr>
        <w:t xml:space="preserve"> 36(9): 1068–91.</w:t>
      </w:r>
    </w:p>
    <w:p w14:paraId="0B4135B1"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 2005. </w:t>
      </w:r>
      <w:r w:rsidRPr="009E6910">
        <w:rPr>
          <w:rFonts w:ascii="Times New Roman" w:hAnsi="Times New Roman" w:cs="Times New Roman"/>
          <w:i/>
          <w:iCs/>
        </w:rPr>
        <w:t>Decentralizing the State: Elections, Parties, and Local Power in the Andes</w:t>
      </w:r>
      <w:r w:rsidRPr="009E6910">
        <w:rPr>
          <w:rFonts w:ascii="Times New Roman" w:hAnsi="Times New Roman" w:cs="Times New Roman"/>
        </w:rPr>
        <w:t>. Cambridge University Press.</w:t>
      </w:r>
    </w:p>
    <w:p w14:paraId="5FB56CB0"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Reimers, Fernando. 1997. “The Role of the Community in Expanding Educational Opportunities: The EDUCO Schools in El Salvador.” In </w:t>
      </w:r>
      <w:r w:rsidRPr="009E6910">
        <w:rPr>
          <w:rFonts w:ascii="Times New Roman" w:hAnsi="Times New Roman" w:cs="Times New Roman"/>
          <w:i/>
          <w:iCs/>
        </w:rPr>
        <w:t>Education and Development: Tradition and Innovation</w:t>
      </w:r>
      <w:r w:rsidRPr="009E6910">
        <w:rPr>
          <w:rFonts w:ascii="Times New Roman" w:hAnsi="Times New Roman" w:cs="Times New Roman"/>
        </w:rPr>
        <w:t>, eds. James Lynch, Celia Modgil, and Sohan Mogdil. London: Cassell.</w:t>
      </w:r>
    </w:p>
    <w:p w14:paraId="4E178E47"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Sawada, Yasuyuki, and Andrew Ragatz. 2005. “Decentralization of Education, Teacher Behavior, and Outcomes: The Case of El Salvador’s EDUCO Program.” In </w:t>
      </w:r>
      <w:r w:rsidRPr="009E6910">
        <w:rPr>
          <w:rFonts w:ascii="Times New Roman" w:hAnsi="Times New Roman" w:cs="Times New Roman"/>
          <w:i/>
          <w:iCs/>
        </w:rPr>
        <w:t>Incentives to Improve Teaching</w:t>
      </w:r>
      <w:r w:rsidRPr="009E6910">
        <w:rPr>
          <w:rFonts w:ascii="Times New Roman" w:hAnsi="Times New Roman" w:cs="Times New Roman"/>
        </w:rPr>
        <w:t>, ed. Emiliana Vegas. Washington, DC: World Bank.</w:t>
      </w:r>
    </w:p>
    <w:p w14:paraId="235535DE" w14:textId="169E335F" w:rsidR="009E6910" w:rsidRPr="001D147E" w:rsidRDefault="009E6910" w:rsidP="0072429A">
      <w:pPr>
        <w:rPr>
          <w:rFonts w:ascii="Times New Roman" w:hAnsi="Times New Roman" w:cs="Times New Roman"/>
        </w:rPr>
      </w:pPr>
      <w:r>
        <w:rPr>
          <w:rFonts w:ascii="Times New Roman" w:hAnsi="Times New Roman" w:cs="Times New Roman"/>
        </w:rPr>
        <w:lastRenderedPageBreak/>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2F7C41" w14:textId="77777777" w:rsidR="00A733C1" w:rsidRDefault="00A733C1" w:rsidP="003A366D">
      <w:r>
        <w:separator/>
      </w:r>
    </w:p>
  </w:endnote>
  <w:endnote w:type="continuationSeparator" w:id="0">
    <w:p w14:paraId="6A23D8B4" w14:textId="77777777" w:rsidR="00A733C1" w:rsidRDefault="00A733C1"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ABBF8F" w14:textId="77777777" w:rsidR="00A733C1" w:rsidRDefault="00A733C1" w:rsidP="003A366D">
      <w:r>
        <w:separator/>
      </w:r>
    </w:p>
  </w:footnote>
  <w:footnote w:type="continuationSeparator" w:id="0">
    <w:p w14:paraId="36D706A2" w14:textId="77777777" w:rsidR="00A733C1" w:rsidRDefault="00A733C1"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8E3C3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127987"/>
    <w:rsid w:val="001A5999"/>
    <w:rsid w:val="001D147E"/>
    <w:rsid w:val="002A6E67"/>
    <w:rsid w:val="002C11FD"/>
    <w:rsid w:val="002E62AC"/>
    <w:rsid w:val="00326D44"/>
    <w:rsid w:val="00391746"/>
    <w:rsid w:val="003A366D"/>
    <w:rsid w:val="00406FC9"/>
    <w:rsid w:val="00415950"/>
    <w:rsid w:val="004739FF"/>
    <w:rsid w:val="004B2CF1"/>
    <w:rsid w:val="00546663"/>
    <w:rsid w:val="00571063"/>
    <w:rsid w:val="005815DA"/>
    <w:rsid w:val="005A0B86"/>
    <w:rsid w:val="005A25A5"/>
    <w:rsid w:val="005D1EE0"/>
    <w:rsid w:val="005E1A01"/>
    <w:rsid w:val="00607C07"/>
    <w:rsid w:val="00643CF0"/>
    <w:rsid w:val="00651A20"/>
    <w:rsid w:val="00684AD0"/>
    <w:rsid w:val="0072429A"/>
    <w:rsid w:val="00725A79"/>
    <w:rsid w:val="00741520"/>
    <w:rsid w:val="0074167D"/>
    <w:rsid w:val="0076191C"/>
    <w:rsid w:val="00771A11"/>
    <w:rsid w:val="00787A18"/>
    <w:rsid w:val="007A1FC3"/>
    <w:rsid w:val="007D49DC"/>
    <w:rsid w:val="00894F17"/>
    <w:rsid w:val="0093277A"/>
    <w:rsid w:val="0095088F"/>
    <w:rsid w:val="00980EAB"/>
    <w:rsid w:val="009C0734"/>
    <w:rsid w:val="009C6330"/>
    <w:rsid w:val="009D0E58"/>
    <w:rsid w:val="009E6910"/>
    <w:rsid w:val="009F1CAC"/>
    <w:rsid w:val="00A210BE"/>
    <w:rsid w:val="00A733C1"/>
    <w:rsid w:val="00B0522B"/>
    <w:rsid w:val="00B67823"/>
    <w:rsid w:val="00B87075"/>
    <w:rsid w:val="00B9377A"/>
    <w:rsid w:val="00C31BCD"/>
    <w:rsid w:val="00C80018"/>
    <w:rsid w:val="00D22D72"/>
    <w:rsid w:val="00D44FAF"/>
    <w:rsid w:val="00E066BB"/>
    <w:rsid w:val="00E45B85"/>
    <w:rsid w:val="00E8217D"/>
    <w:rsid w:val="00EA7F1B"/>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TotalTime>
  <Pages>6</Pages>
  <Words>4981</Words>
  <Characters>2839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32</cp:revision>
  <dcterms:created xsi:type="dcterms:W3CDTF">2021-03-09T15:37:00Z</dcterms:created>
  <dcterms:modified xsi:type="dcterms:W3CDTF">2021-06-0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rvxzW5s"/&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